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D44CC" w:rsidRPr="00ED44CC" w:rsidRDefault="00705B3B" w:rsidP="00DF543C">
      <w:pPr>
        <w:ind w:firstLine="0"/>
        <w:jc w:val="center"/>
        <w:rPr>
          <w:rFonts w:ascii="Times New Roman" w:eastAsia="Times New Roman" w:hAnsi="Times New Roman" w:cs="Times New Roman"/>
          <w:b/>
          <w:bCs/>
          <w:color w:val="333333"/>
          <w:kern w:val="0"/>
          <w:lang w:val="en-AU" w:eastAsia="en-AU"/>
        </w:rPr>
      </w:pPr>
      <w:r w:rsidRPr="00DF543C">
        <w:rPr>
          <w:rFonts w:ascii="Times New Roman" w:eastAsia="Times New Roman" w:hAnsi="Times New Roman" w:cs="Times New Roman"/>
          <w:b/>
          <w:bCs/>
          <w:color w:val="333333"/>
          <w:kern w:val="0"/>
          <w:lang w:val="en-AU" w:eastAsia="en-AU"/>
        </w:rPr>
        <w:t>Sidney King</w:t>
      </w:r>
    </w:p>
    <w:p w:rsidR="003E6C57" w:rsidRDefault="003E6C57" w:rsidP="00DF543C">
      <w:pPr>
        <w:ind w:firstLine="0"/>
        <w:jc w:val="center"/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</w:pPr>
      <w:r w:rsidRPr="003E6C57"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 xml:space="preserve">Street: 3448 s. </w:t>
      </w:r>
      <w:r w:rsidRPr="003E6C57"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>C</w:t>
      </w:r>
      <w:r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 xml:space="preserve">restline </w:t>
      </w:r>
      <w:r w:rsidR="00E41ED8"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>D</w:t>
      </w:r>
      <w:r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 xml:space="preserve">r, </w:t>
      </w:r>
      <w:r w:rsidRPr="003E6C57"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>Virginia</w:t>
      </w:r>
      <w:r w:rsidRPr="003E6C57"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 xml:space="preserve"> </w:t>
      </w:r>
      <w:r w:rsidR="00E41ED8"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>B</w:t>
      </w:r>
      <w:r w:rsidRPr="003E6C57"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>each</w:t>
      </w:r>
      <w:r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>, VA, USA.</w:t>
      </w:r>
    </w:p>
    <w:p w:rsidR="003E6C57" w:rsidRPr="003E6C57" w:rsidRDefault="003E6C57" w:rsidP="00DF543C">
      <w:pPr>
        <w:ind w:firstLine="0"/>
        <w:jc w:val="center"/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</w:pPr>
      <w:r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 xml:space="preserve">Enter your mobile number here </w:t>
      </w:r>
    </w:p>
    <w:p w:rsidR="00ED44CC" w:rsidRPr="00ED44CC" w:rsidRDefault="00F05D59" w:rsidP="00DF543C">
      <w:pPr>
        <w:ind w:firstLine="0"/>
        <w:jc w:val="center"/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</w:pPr>
      <w:r>
        <w:rPr>
          <w:rFonts w:ascii="Times New Roman" w:eastAsia="Times New Roman" w:hAnsi="Times New Roman" w:cs="Times New Roman"/>
          <w:color w:val="333333"/>
          <w:kern w:val="0"/>
          <w:sz w:val="21"/>
          <w:szCs w:val="21"/>
          <w:lang w:val="en-AU" w:eastAsia="en-AU"/>
        </w:rPr>
        <w:t xml:space="preserve">Enter the email here </w:t>
      </w:r>
    </w:p>
    <w:p w:rsidR="00DF543C" w:rsidRDefault="00F05D59" w:rsidP="00DF543C">
      <w:pPr>
        <w:ind w:firstLine="0"/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</w:pPr>
      <w:r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Dear</w:t>
      </w:r>
      <w:r w:rsidR="00ED44CC" w:rsidRPr="00ED44C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</w:t>
      </w:r>
      <w:r w:rsidRPr="00DF543C">
        <w:rPr>
          <w:rFonts w:ascii="Times New Roman" w:eastAsia="Times New Roman" w:hAnsi="Times New Roman" w:cs="Times New Roman"/>
          <w:color w:val="000000"/>
          <w:bdr w:val="none" w:sz="0" w:space="0" w:color="auto" w:frame="1"/>
        </w:rPr>
        <w:t>Shelia Sweeney</w:t>
      </w:r>
    </w:p>
    <w:p w:rsidR="00F36130" w:rsidRPr="00DF543C" w:rsidRDefault="00705B3B" w:rsidP="00DF543C">
      <w:pPr>
        <w:ind w:firstLine="0"/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</w:pPr>
      <w:r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I find it really unfortunate to be held accountable for plagiarism</w:t>
      </w:r>
      <w:r w:rsidR="00EB55DB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which is a serious academic </w:t>
      </w:r>
      <w:r w:rsidR="00513D5A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offence,</w:t>
      </w:r>
      <w:r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although </w:t>
      </w:r>
      <w:bookmarkStart w:id="0" w:name="_GoBack"/>
      <w:bookmarkEnd w:id="0"/>
      <w:r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I already presented my circumstances in front of the Judicial review Board. From the day, I joined this institution, I was well- aware of the plagiarism policy</w:t>
      </w:r>
      <w:r w:rsidR="003E6C57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of the institution</w:t>
      </w:r>
      <w:r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. On my part, I do consider that plagiarism is a serious academic </w:t>
      </w:r>
      <w:r w:rsidR="008F2C26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offen</w:t>
      </w:r>
      <w:r w:rsidR="00E41ED8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c</w:t>
      </w:r>
      <w:r w:rsidR="008F2C26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e. I have thoroughl</w:t>
      </w:r>
      <w:r w:rsidR="008A7628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y </w:t>
      </w:r>
      <w:r w:rsidR="00E41ED8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gone</w:t>
      </w:r>
      <w:r w:rsidR="00EE27F5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through the legal aspects of the plagiarism offence mentioned in the academic pol</w:t>
      </w:r>
      <w:r w:rsidR="003E6C57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icy of </w:t>
      </w:r>
      <w:r w:rsidR="003E6C57" w:rsidRPr="00D13D81">
        <w:rPr>
          <w:rFonts w:ascii="Times New Roman" w:eastAsia="Times New Roman" w:hAnsi="Times New Roman" w:cs="Times New Roman"/>
          <w:color w:val="333333"/>
          <w:kern w:val="0"/>
          <w:lang w:eastAsia="en-AU"/>
        </w:rPr>
        <w:t>United</w:t>
      </w:r>
      <w:r w:rsidR="003E6C57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States government. I respect the decision of the judicial board, but I think the judicial board has narrowly cons</w:t>
      </w:r>
      <w:r w:rsidR="00513D5A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idered my circumstances and I view the board’s decision </w:t>
      </w:r>
      <w:r w:rsidR="003E6C57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precipitous in nature. </w:t>
      </w:r>
    </w:p>
    <w:p w:rsidR="00DF543C" w:rsidRDefault="00DC1885" w:rsidP="00DF543C">
      <w:pPr>
        <w:ind w:firstLine="0"/>
      </w:pPr>
      <w:r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I conveyed my legitimate concerns</w:t>
      </w:r>
      <w:r w:rsidR="00513D5A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to the board</w:t>
      </w:r>
      <w:r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on August 22</w:t>
      </w:r>
      <w:r w:rsidRPr="00DF543C">
        <w:rPr>
          <w:rFonts w:ascii="Times New Roman" w:eastAsia="Times New Roman" w:hAnsi="Times New Roman" w:cs="Times New Roman"/>
          <w:color w:val="333333"/>
          <w:kern w:val="0"/>
          <w:vertAlign w:val="superscript"/>
          <w:lang w:val="en-AU" w:eastAsia="en-AU"/>
        </w:rPr>
        <w:t>nd</w:t>
      </w:r>
      <w:r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when I first appear in front of the judicial board. I still consider that my </w:t>
      </w:r>
      <w:r w:rsidR="00700608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circumstances were </w:t>
      </w:r>
      <w:r w:rsidR="0042180D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so compelling that I copy</w:t>
      </w:r>
      <w:r w:rsidR="00E41ED8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-</w:t>
      </w:r>
      <w:r w:rsidR="0042180D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pasted the wrong content. </w:t>
      </w:r>
      <w:r w:rsidR="00EB55DB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I would like to draw attention to the point that if plagiarism was all I wanted, I would have copied the right content that time. It was purely an </w:t>
      </w:r>
      <w:r w:rsidR="00513D5A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un</w:t>
      </w:r>
      <w:r w:rsidR="00EB55DB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intentional and incidental act. This offence is serious</w:t>
      </w:r>
      <w:r w:rsidR="00513D5A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,</w:t>
      </w:r>
      <w:r w:rsidR="00EB55DB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 xml:space="preserve"> undoubtedly, but so are my issues</w:t>
      </w:r>
      <w:r w:rsidR="001F307A" w:rsidRPr="00DF543C">
        <w:rPr>
          <w:rFonts w:ascii="Times New Roman" w:eastAsia="Times New Roman" w:hAnsi="Times New Roman" w:cs="Times New Roman"/>
          <w:color w:val="333333"/>
          <w:kern w:val="0"/>
          <w:lang w:val="en-AU" w:eastAsia="en-AU"/>
        </w:rPr>
        <w:t>. Furthermore, I have been an excellent student with exceptional academic record. I have maintained a GPA of 3.88 and I have never missed any class. This is the reason that</w:t>
      </w:r>
      <w:r w:rsidR="001F307A" w:rsidRPr="00DF543C">
        <w:t xml:space="preserve"> I have </w:t>
      </w:r>
      <w:r w:rsidR="001F307A" w:rsidRPr="00DF543C">
        <w:t xml:space="preserve">remained </w:t>
      </w:r>
      <w:r w:rsidR="001F307A" w:rsidRPr="00DF543C">
        <w:t>on the dean’s list</w:t>
      </w:r>
      <w:r w:rsidR="001F307A" w:rsidRPr="00DF543C">
        <w:t xml:space="preserve"> for my attendance </w:t>
      </w:r>
      <w:r w:rsidR="001F307A" w:rsidRPr="00DF543C">
        <w:t>to ECPI.</w:t>
      </w:r>
      <w:r w:rsidR="00355C5B" w:rsidRPr="00DF543C">
        <w:t xml:space="preserve"> </w:t>
      </w:r>
    </w:p>
    <w:p w:rsidR="00DF543C" w:rsidRPr="00DF543C" w:rsidRDefault="00355C5B" w:rsidP="00DF543C">
      <w:pPr>
        <w:ind w:firstLine="0"/>
      </w:pPr>
      <w:r w:rsidRPr="00DF543C">
        <w:t>I respect the authority of the judicial committee,</w:t>
      </w:r>
      <w:r w:rsidR="00C0268A" w:rsidRPr="00DF543C">
        <w:t xml:space="preserve"> but </w:t>
      </w:r>
      <w:r w:rsidR="00E41ED8">
        <w:t>at</w:t>
      </w:r>
      <w:r w:rsidR="00C0268A" w:rsidRPr="00DF543C">
        <w:t xml:space="preserve"> the sam</w:t>
      </w:r>
      <w:r w:rsidRPr="00DF543C">
        <w:t>e</w:t>
      </w:r>
      <w:r w:rsidR="00C0268A" w:rsidRPr="00DF543C">
        <w:t xml:space="preserve"> time I think I have all the right to file an appeal against this decision since </w:t>
      </w:r>
      <w:r w:rsidR="00FA46B5" w:rsidRPr="00DF543C">
        <w:t>it affects</w:t>
      </w:r>
      <w:r w:rsidR="00C0268A" w:rsidRPr="00DF543C">
        <w:t xml:space="preserve"> my academic credentials. I am </w:t>
      </w:r>
      <w:r w:rsidR="00FA46B5" w:rsidRPr="00DF543C">
        <w:t>available</w:t>
      </w:r>
      <w:r w:rsidR="00C0268A" w:rsidRPr="00DF543C">
        <w:t xml:space="preserve"> any time to follow</w:t>
      </w:r>
      <w:r w:rsidR="00FA46B5" w:rsidRPr="00DF543C">
        <w:t xml:space="preserve"> the proceedings</w:t>
      </w:r>
      <w:r w:rsidR="00DF543C" w:rsidRPr="00DF543C">
        <w:t xml:space="preserve"> against this appeal.</w:t>
      </w:r>
    </w:p>
    <w:p w:rsidR="00DF543C" w:rsidRPr="00DF543C" w:rsidRDefault="00DF543C" w:rsidP="00DF543C">
      <w:pPr>
        <w:ind w:firstLine="0"/>
      </w:pPr>
      <w:r w:rsidRPr="00DF543C">
        <w:lastRenderedPageBreak/>
        <w:t xml:space="preserve">Looking forward </w:t>
      </w:r>
      <w:r w:rsidR="00E41ED8">
        <w:t>to</w:t>
      </w:r>
      <w:r w:rsidRPr="00DF543C">
        <w:t xml:space="preserve"> a response from your end.</w:t>
      </w:r>
    </w:p>
    <w:p w:rsidR="00DF543C" w:rsidRDefault="00DF543C" w:rsidP="00DF543C">
      <w:pPr>
        <w:ind w:firstLine="0"/>
      </w:pPr>
      <w:r>
        <w:t>Yours Sincerely,</w:t>
      </w:r>
    </w:p>
    <w:p w:rsidR="003F20D1" w:rsidRDefault="00DF543C" w:rsidP="00DF543C">
      <w:pPr>
        <w:ind w:firstLine="0"/>
      </w:pPr>
      <w:r>
        <w:t>Sidney King.</w:t>
      </w:r>
    </w:p>
    <w:p w:rsidR="003F20D1" w:rsidRDefault="003F20D1">
      <w:r>
        <w:br w:type="page"/>
      </w:r>
    </w:p>
    <w:p w:rsidR="00DF543C" w:rsidRDefault="003F20D1" w:rsidP="003F20D1">
      <w:pPr>
        <w:pStyle w:val="Heading1"/>
        <w:rPr>
          <w:lang w:val="en-AU" w:eastAsia="en-AU"/>
        </w:rPr>
      </w:pPr>
      <w:r>
        <w:rPr>
          <w:lang w:val="en-AU" w:eastAsia="en-AU"/>
        </w:rPr>
        <w:lastRenderedPageBreak/>
        <w:t xml:space="preserve">References: </w:t>
      </w:r>
    </w:p>
    <w:p w:rsidR="00B66DA5" w:rsidRPr="00B66DA5" w:rsidRDefault="00B66DA5" w:rsidP="00B66DA5">
      <w:pPr>
        <w:pStyle w:val="Bibliography"/>
        <w:rPr>
          <w:rFonts w:ascii="Times New Roman" w:hAnsi="Times New Roman" w:cs="Times New Roman"/>
        </w:rPr>
      </w:pPr>
      <w:r>
        <w:rPr>
          <w:lang w:val="en-AU" w:eastAsia="en-AU"/>
        </w:rPr>
        <w:fldChar w:fldCharType="begin"/>
      </w:r>
      <w:r>
        <w:rPr>
          <w:lang w:val="en-AU" w:eastAsia="en-AU"/>
        </w:rPr>
        <w:instrText xml:space="preserve"> ADDIN ZOTERO_BIBL {"uncited":[],"omitted":[],"custom":[]} CSL_BIBLIOGRAPHY </w:instrText>
      </w:r>
      <w:r>
        <w:rPr>
          <w:lang w:val="en-AU" w:eastAsia="en-AU"/>
        </w:rPr>
        <w:fldChar w:fldCharType="separate"/>
      </w:r>
      <w:r w:rsidRPr="00B66DA5">
        <w:rPr>
          <w:rFonts w:ascii="Times New Roman" w:hAnsi="Times New Roman" w:cs="Times New Roman"/>
        </w:rPr>
        <w:t>Park, C. (2003). In other (</w:t>
      </w:r>
      <w:proofErr w:type="gramStart"/>
      <w:r w:rsidRPr="00B66DA5">
        <w:rPr>
          <w:rFonts w:ascii="Times New Roman" w:hAnsi="Times New Roman" w:cs="Times New Roman"/>
        </w:rPr>
        <w:t>people’s</w:t>
      </w:r>
      <w:proofErr w:type="gramEnd"/>
      <w:r w:rsidRPr="00B66DA5">
        <w:rPr>
          <w:rFonts w:ascii="Times New Roman" w:hAnsi="Times New Roman" w:cs="Times New Roman"/>
        </w:rPr>
        <w:t xml:space="preserve">) words: Plagiarism by university students–literature and lessons. </w:t>
      </w:r>
      <w:r w:rsidRPr="00B66DA5">
        <w:rPr>
          <w:rFonts w:ascii="Times New Roman" w:hAnsi="Times New Roman" w:cs="Times New Roman"/>
          <w:i/>
          <w:iCs/>
        </w:rPr>
        <w:t>Assessment &amp; Evaluation in Higher Education</w:t>
      </w:r>
      <w:r w:rsidRPr="00B66DA5">
        <w:rPr>
          <w:rFonts w:ascii="Times New Roman" w:hAnsi="Times New Roman" w:cs="Times New Roman"/>
        </w:rPr>
        <w:t xml:space="preserve">, </w:t>
      </w:r>
      <w:r w:rsidRPr="00B66DA5">
        <w:rPr>
          <w:rFonts w:ascii="Times New Roman" w:hAnsi="Times New Roman" w:cs="Times New Roman"/>
          <w:i/>
          <w:iCs/>
        </w:rPr>
        <w:t>28</w:t>
      </w:r>
      <w:r w:rsidRPr="00B66DA5">
        <w:rPr>
          <w:rFonts w:ascii="Times New Roman" w:hAnsi="Times New Roman" w:cs="Times New Roman"/>
        </w:rPr>
        <w:t>(5), 471–488.</w:t>
      </w:r>
    </w:p>
    <w:p w:rsidR="00B66DA5" w:rsidRPr="00B66DA5" w:rsidRDefault="00B66DA5" w:rsidP="00B66DA5">
      <w:pPr>
        <w:pStyle w:val="Bibliography"/>
        <w:rPr>
          <w:rFonts w:ascii="Times New Roman" w:hAnsi="Times New Roman" w:cs="Times New Roman"/>
        </w:rPr>
      </w:pPr>
      <w:proofErr w:type="spellStart"/>
      <w:r w:rsidRPr="00B66DA5">
        <w:rPr>
          <w:rFonts w:ascii="Times New Roman" w:hAnsi="Times New Roman" w:cs="Times New Roman"/>
        </w:rPr>
        <w:t>Rabban</w:t>
      </w:r>
      <w:proofErr w:type="spellEnd"/>
      <w:r w:rsidRPr="00B66DA5">
        <w:rPr>
          <w:rFonts w:ascii="Times New Roman" w:hAnsi="Times New Roman" w:cs="Times New Roman"/>
        </w:rPr>
        <w:t xml:space="preserve">, D. M. (1973). Judicial review of the university-student relationship: Expulsion and governance. </w:t>
      </w:r>
      <w:r w:rsidRPr="00B66DA5">
        <w:rPr>
          <w:rFonts w:ascii="Times New Roman" w:hAnsi="Times New Roman" w:cs="Times New Roman"/>
          <w:i/>
          <w:iCs/>
        </w:rPr>
        <w:t>Stan. L. Rev.</w:t>
      </w:r>
      <w:r w:rsidRPr="00B66DA5">
        <w:rPr>
          <w:rFonts w:ascii="Times New Roman" w:hAnsi="Times New Roman" w:cs="Times New Roman"/>
        </w:rPr>
        <w:t xml:space="preserve">, </w:t>
      </w:r>
      <w:r w:rsidRPr="00B66DA5">
        <w:rPr>
          <w:rFonts w:ascii="Times New Roman" w:hAnsi="Times New Roman" w:cs="Times New Roman"/>
          <w:i/>
          <w:iCs/>
        </w:rPr>
        <w:t>26</w:t>
      </w:r>
      <w:r w:rsidRPr="00B66DA5">
        <w:rPr>
          <w:rFonts w:ascii="Times New Roman" w:hAnsi="Times New Roman" w:cs="Times New Roman"/>
        </w:rPr>
        <w:t>, 95.</w:t>
      </w:r>
    </w:p>
    <w:p w:rsidR="00B66DA5" w:rsidRPr="00B66DA5" w:rsidRDefault="00B66DA5" w:rsidP="00B66DA5">
      <w:pPr>
        <w:pStyle w:val="Bibliography"/>
        <w:rPr>
          <w:rFonts w:ascii="Times New Roman" w:hAnsi="Times New Roman" w:cs="Times New Roman"/>
        </w:rPr>
      </w:pPr>
      <w:proofErr w:type="spellStart"/>
      <w:r w:rsidRPr="00B66DA5">
        <w:rPr>
          <w:rFonts w:ascii="Times New Roman" w:hAnsi="Times New Roman" w:cs="Times New Roman"/>
        </w:rPr>
        <w:t>Standler</w:t>
      </w:r>
      <w:proofErr w:type="spellEnd"/>
      <w:r w:rsidRPr="00B66DA5">
        <w:rPr>
          <w:rFonts w:ascii="Times New Roman" w:hAnsi="Times New Roman" w:cs="Times New Roman"/>
        </w:rPr>
        <w:t xml:space="preserve">, R. B. (2000). Plagiarism in Colleges in </w:t>
      </w:r>
      <w:r w:rsidR="00E41ED8">
        <w:rPr>
          <w:rFonts w:ascii="Times New Roman" w:hAnsi="Times New Roman" w:cs="Times New Roman"/>
        </w:rPr>
        <w:t xml:space="preserve">the </w:t>
      </w:r>
      <w:r w:rsidRPr="00B66DA5">
        <w:rPr>
          <w:rFonts w:ascii="Times New Roman" w:hAnsi="Times New Roman" w:cs="Times New Roman"/>
        </w:rPr>
        <w:t xml:space="preserve">USA. </w:t>
      </w:r>
      <w:r w:rsidRPr="00B66DA5">
        <w:rPr>
          <w:rFonts w:ascii="Times New Roman" w:hAnsi="Times New Roman" w:cs="Times New Roman"/>
          <w:i/>
          <w:iCs/>
        </w:rPr>
        <w:t>Retrieved February</w:t>
      </w:r>
      <w:r w:rsidRPr="00B66DA5">
        <w:rPr>
          <w:rFonts w:ascii="Times New Roman" w:hAnsi="Times New Roman" w:cs="Times New Roman"/>
        </w:rPr>
        <w:t xml:space="preserve"> </w:t>
      </w:r>
      <w:r w:rsidRPr="00B66DA5">
        <w:rPr>
          <w:rFonts w:ascii="Times New Roman" w:hAnsi="Times New Roman" w:cs="Times New Roman"/>
          <w:i/>
          <w:iCs/>
        </w:rPr>
        <w:t>7</w:t>
      </w:r>
      <w:r w:rsidRPr="00B66DA5">
        <w:rPr>
          <w:rFonts w:ascii="Times New Roman" w:hAnsi="Times New Roman" w:cs="Times New Roman"/>
        </w:rPr>
        <w:t>, 2002.</w:t>
      </w:r>
    </w:p>
    <w:p w:rsidR="00B66DA5" w:rsidRPr="00B66DA5" w:rsidRDefault="00B66DA5" w:rsidP="00B66DA5">
      <w:pPr>
        <w:rPr>
          <w:lang w:val="en-AU" w:eastAsia="en-AU"/>
        </w:rPr>
      </w:pPr>
      <w:r>
        <w:rPr>
          <w:lang w:val="en-AU" w:eastAsia="en-AU"/>
        </w:rPr>
        <w:fldChar w:fldCharType="end"/>
      </w:r>
    </w:p>
    <w:sectPr w:rsidR="00B66DA5" w:rsidRPr="00B66DA5">
      <w:headerReference w:type="default" r:id="rId7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A4ED3" w:rsidRDefault="009A4ED3">
      <w:pPr>
        <w:spacing w:line="240" w:lineRule="auto"/>
      </w:pPr>
      <w:r>
        <w:separator/>
      </w:r>
    </w:p>
    <w:p w:rsidR="009A4ED3" w:rsidRDefault="009A4ED3"/>
  </w:endnote>
  <w:endnote w:type="continuationSeparator" w:id="0">
    <w:p w:rsidR="009A4ED3" w:rsidRDefault="009A4ED3">
      <w:pPr>
        <w:spacing w:line="240" w:lineRule="auto"/>
      </w:pPr>
      <w:r>
        <w:continuationSeparator/>
      </w:r>
    </w:p>
    <w:p w:rsidR="009A4ED3" w:rsidRDefault="009A4ED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A4ED3" w:rsidRDefault="009A4ED3">
      <w:pPr>
        <w:spacing w:line="240" w:lineRule="auto"/>
      </w:pPr>
      <w:r>
        <w:separator/>
      </w:r>
    </w:p>
    <w:p w:rsidR="009A4ED3" w:rsidRDefault="009A4ED3"/>
  </w:footnote>
  <w:footnote w:type="continuationSeparator" w:id="0">
    <w:p w:rsidR="009A4ED3" w:rsidRDefault="009A4ED3">
      <w:pPr>
        <w:spacing w:line="240" w:lineRule="auto"/>
      </w:pPr>
      <w:r>
        <w:continuationSeparator/>
      </w:r>
    </w:p>
    <w:p w:rsidR="009A4ED3" w:rsidRDefault="009A4ED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</w:pPr>
    <w:r>
      <w:rPr>
        <w:rStyle w:val="Strong"/>
      </w:rP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2417CC6"/>
    <w:multiLevelType w:val="hybridMultilevel"/>
    <w:tmpl w:val="23D4C9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3MTc1MzQyMjIzNzVV0lEKTi0uzszPAykwqgUACoDRFiwAAAA="/>
  </w:docVars>
  <w:rsids>
    <w:rsidRoot w:val="005C39B5"/>
    <w:rsid w:val="00002B29"/>
    <w:rsid w:val="00026392"/>
    <w:rsid w:val="00063733"/>
    <w:rsid w:val="000A3398"/>
    <w:rsid w:val="000A40AE"/>
    <w:rsid w:val="000C1F77"/>
    <w:rsid w:val="000D1FD0"/>
    <w:rsid w:val="000D2DA6"/>
    <w:rsid w:val="000D3F41"/>
    <w:rsid w:val="000E04F4"/>
    <w:rsid w:val="001043B6"/>
    <w:rsid w:val="00120D8C"/>
    <w:rsid w:val="00156E81"/>
    <w:rsid w:val="00171C98"/>
    <w:rsid w:val="001D3AEE"/>
    <w:rsid w:val="001F307A"/>
    <w:rsid w:val="00235295"/>
    <w:rsid w:val="002513E9"/>
    <w:rsid w:val="00265074"/>
    <w:rsid w:val="00295816"/>
    <w:rsid w:val="00296FED"/>
    <w:rsid w:val="002A1132"/>
    <w:rsid w:val="002C0AD3"/>
    <w:rsid w:val="002C1317"/>
    <w:rsid w:val="00355C5B"/>
    <w:rsid w:val="00355DCA"/>
    <w:rsid w:val="00386E26"/>
    <w:rsid w:val="003A2692"/>
    <w:rsid w:val="003D66CB"/>
    <w:rsid w:val="003E6C57"/>
    <w:rsid w:val="003F20D1"/>
    <w:rsid w:val="003F5409"/>
    <w:rsid w:val="0042180D"/>
    <w:rsid w:val="00433274"/>
    <w:rsid w:val="00445E12"/>
    <w:rsid w:val="00461BA3"/>
    <w:rsid w:val="0046629C"/>
    <w:rsid w:val="004724D7"/>
    <w:rsid w:val="00492655"/>
    <w:rsid w:val="00513D5A"/>
    <w:rsid w:val="0053467A"/>
    <w:rsid w:val="0054276E"/>
    <w:rsid w:val="00551A02"/>
    <w:rsid w:val="005534FA"/>
    <w:rsid w:val="005565B4"/>
    <w:rsid w:val="005B3A43"/>
    <w:rsid w:val="005C39B5"/>
    <w:rsid w:val="005D3A03"/>
    <w:rsid w:val="005E111A"/>
    <w:rsid w:val="005E6AF9"/>
    <w:rsid w:val="005F6BDF"/>
    <w:rsid w:val="00623034"/>
    <w:rsid w:val="00684E00"/>
    <w:rsid w:val="006A4D34"/>
    <w:rsid w:val="006D33BA"/>
    <w:rsid w:val="00700608"/>
    <w:rsid w:val="00705B3B"/>
    <w:rsid w:val="00797F6D"/>
    <w:rsid w:val="008002C0"/>
    <w:rsid w:val="008107EF"/>
    <w:rsid w:val="008A7628"/>
    <w:rsid w:val="008B0E56"/>
    <w:rsid w:val="008C5323"/>
    <w:rsid w:val="008D41FA"/>
    <w:rsid w:val="008D477A"/>
    <w:rsid w:val="008D5F9A"/>
    <w:rsid w:val="008E036B"/>
    <w:rsid w:val="008E0F8D"/>
    <w:rsid w:val="008E3AC1"/>
    <w:rsid w:val="008F2C26"/>
    <w:rsid w:val="00906227"/>
    <w:rsid w:val="009223E3"/>
    <w:rsid w:val="00945A71"/>
    <w:rsid w:val="009A4ED3"/>
    <w:rsid w:val="009A6A3B"/>
    <w:rsid w:val="009C2EAC"/>
    <w:rsid w:val="00A57C5A"/>
    <w:rsid w:val="00A92A6B"/>
    <w:rsid w:val="00AC362E"/>
    <w:rsid w:val="00B4615C"/>
    <w:rsid w:val="00B566CC"/>
    <w:rsid w:val="00B66DA5"/>
    <w:rsid w:val="00B823AA"/>
    <w:rsid w:val="00BA45DB"/>
    <w:rsid w:val="00BF4184"/>
    <w:rsid w:val="00C0268A"/>
    <w:rsid w:val="00C0601E"/>
    <w:rsid w:val="00C31D30"/>
    <w:rsid w:val="00C32C5C"/>
    <w:rsid w:val="00C370BD"/>
    <w:rsid w:val="00C76892"/>
    <w:rsid w:val="00C82288"/>
    <w:rsid w:val="00C97C01"/>
    <w:rsid w:val="00CB10EB"/>
    <w:rsid w:val="00CD6E39"/>
    <w:rsid w:val="00CF2711"/>
    <w:rsid w:val="00CF6E91"/>
    <w:rsid w:val="00D13D81"/>
    <w:rsid w:val="00D151D3"/>
    <w:rsid w:val="00D30337"/>
    <w:rsid w:val="00D343E0"/>
    <w:rsid w:val="00D36A91"/>
    <w:rsid w:val="00D73CF9"/>
    <w:rsid w:val="00D85B68"/>
    <w:rsid w:val="00DC1885"/>
    <w:rsid w:val="00DF543C"/>
    <w:rsid w:val="00E258A7"/>
    <w:rsid w:val="00E41ED8"/>
    <w:rsid w:val="00E6004D"/>
    <w:rsid w:val="00E718C9"/>
    <w:rsid w:val="00E76E2A"/>
    <w:rsid w:val="00E81978"/>
    <w:rsid w:val="00E93155"/>
    <w:rsid w:val="00E96000"/>
    <w:rsid w:val="00E979DD"/>
    <w:rsid w:val="00EB55DB"/>
    <w:rsid w:val="00EC2620"/>
    <w:rsid w:val="00EC34BA"/>
    <w:rsid w:val="00EC54E4"/>
    <w:rsid w:val="00ED44CC"/>
    <w:rsid w:val="00EE27F5"/>
    <w:rsid w:val="00EE5314"/>
    <w:rsid w:val="00F05D59"/>
    <w:rsid w:val="00F36130"/>
    <w:rsid w:val="00F379B7"/>
    <w:rsid w:val="00F525FA"/>
    <w:rsid w:val="00F66B7B"/>
    <w:rsid w:val="00F805B1"/>
    <w:rsid w:val="00F80872"/>
    <w:rsid w:val="00F82768"/>
    <w:rsid w:val="00FA46B5"/>
    <w:rsid w:val="00FC553F"/>
    <w:rsid w:val="00FE6AA4"/>
    <w:rsid w:val="00FF2002"/>
    <w:rsid w:val="00FF6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m-5824619763215451952ydp60800c1bmsonormal">
    <w:name w:val="m_-5824619763215451952ydp60800c1bmsonormal"/>
    <w:basedOn w:val="Normal"/>
    <w:rsid w:val="001F307A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36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9288408">
          <w:marLeft w:val="0"/>
          <w:marRight w:val="0"/>
          <w:marTop w:val="225"/>
          <w:marBottom w:val="0"/>
          <w:divBdr>
            <w:top w:val="single" w:sz="36" w:space="0" w:color="006699"/>
            <w:left w:val="none" w:sz="0" w:space="0" w:color="auto"/>
            <w:bottom w:val="single" w:sz="6" w:space="11" w:color="DDDCE2"/>
            <w:right w:val="none" w:sz="0" w:space="0" w:color="auto"/>
          </w:divBdr>
        </w:div>
        <w:div w:id="44322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11" w:color="DDDCE2"/>
            <w:right w:val="none" w:sz="0" w:space="0" w:color="auto"/>
          </w:divBdr>
        </w:div>
        <w:div w:id="1746565566">
          <w:marLeft w:val="0"/>
          <w:marRight w:val="0"/>
          <w:marTop w:val="225"/>
          <w:marBottom w:val="0"/>
          <w:divBdr>
            <w:top w:val="none" w:sz="0" w:space="0" w:color="auto"/>
            <w:left w:val="none" w:sz="0" w:space="0" w:color="auto"/>
            <w:bottom w:val="single" w:sz="6" w:space="11" w:color="DDDCE2"/>
            <w:right w:val="none" w:sz="0" w:space="0" w:color="auto"/>
          </w:divBdr>
        </w:div>
      </w:divsChild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6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43</Words>
  <Characters>196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19-08-28T0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XJOqSziO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